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89D9E5D" w14:textId="77777777" w:rsidR="002178E8" w:rsidRDefault="002178E8" w:rsidP="002178E8">
      <w:pPr>
        <w:pStyle w:val="Heading1"/>
        <w:ind w:left="0"/>
        <w:rPr>
          <w:szCs w:val="24"/>
          <w:lang w:val="en-ID"/>
        </w:rPr>
      </w:pPr>
      <w:bookmarkStart w:id="0" w:name="_Toc410313932"/>
      <w:r>
        <w:rPr>
          <w:szCs w:val="24"/>
          <w:lang w:val="en-ID"/>
        </w:rPr>
        <w:t>DAFTAR PUSTAKA</w:t>
      </w:r>
      <w:bookmarkEnd w:id="0"/>
    </w:p>
    <w:p w14:paraId="41D126B5" w14:textId="77777777" w:rsidR="002178E8" w:rsidRPr="009D7925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>
        <w:rPr>
          <w:noProof/>
        </w:rPr>
        <w:t>Agustami, S., dan</w:t>
      </w:r>
      <w:r w:rsidRPr="00B85201">
        <w:rPr>
          <w:noProof/>
        </w:rPr>
        <w:t xml:space="preserve"> Rahman, A. (2015). </w:t>
      </w:r>
      <w:r w:rsidRPr="009D7925">
        <w:rPr>
          <w:i/>
          <w:noProof/>
        </w:rPr>
        <w:t>Pengaruh Intellectual Capital Terhadap Kinerja Keuangan Dan Pertumbuhan Perusahaan</w:t>
      </w:r>
      <w:r w:rsidRPr="00B85201">
        <w:rPr>
          <w:noProof/>
        </w:rPr>
        <w:t xml:space="preserve">. </w:t>
      </w:r>
      <w:r w:rsidRPr="009D7925">
        <w:rPr>
          <w:iCs/>
          <w:noProof/>
        </w:rPr>
        <w:t>Jurnal Riset Akuntansi Dan Keuangan</w:t>
      </w:r>
      <w:r w:rsidRPr="009D7925">
        <w:rPr>
          <w:noProof/>
        </w:rPr>
        <w:t xml:space="preserve">, </w:t>
      </w:r>
      <w:r w:rsidRPr="009D7925">
        <w:rPr>
          <w:iCs/>
          <w:noProof/>
        </w:rPr>
        <w:t>3</w:t>
      </w:r>
      <w:r w:rsidRPr="009D7925">
        <w:rPr>
          <w:noProof/>
        </w:rPr>
        <w:t>(2), 711–723.</w:t>
      </w:r>
    </w:p>
    <w:p w14:paraId="0FC6CE31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EEC0925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8E0D882" w14:textId="77777777" w:rsidR="002178E8" w:rsidRPr="009D7925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Aida, R. N., dan</w:t>
      </w:r>
      <w:r w:rsidRPr="00B85201">
        <w:rPr>
          <w:noProof/>
        </w:rPr>
        <w:t xml:space="preserve"> Rahmawati, E. (2015). </w:t>
      </w:r>
      <w:r w:rsidRPr="009D7925">
        <w:rPr>
          <w:i/>
          <w:noProof/>
        </w:rPr>
        <w:t>Pengaruh Modal Intelektual dan Pengungkapannya Terhadap Nilai Perusahaan : Efek Intervnening Kinerja Perusahaan</w:t>
      </w:r>
      <w:r w:rsidRPr="00B85201">
        <w:rPr>
          <w:noProof/>
        </w:rPr>
        <w:t xml:space="preserve">. </w:t>
      </w:r>
      <w:r w:rsidRPr="009D7925">
        <w:rPr>
          <w:iCs/>
          <w:noProof/>
        </w:rPr>
        <w:t>Jurnal Akuntansi Dan Keuangan</w:t>
      </w:r>
      <w:r w:rsidRPr="009D7925">
        <w:rPr>
          <w:noProof/>
        </w:rPr>
        <w:t xml:space="preserve">, </w:t>
      </w:r>
      <w:r w:rsidRPr="009D7925">
        <w:rPr>
          <w:iCs/>
          <w:noProof/>
        </w:rPr>
        <w:t>14</w:t>
      </w:r>
      <w:r w:rsidRPr="009D7925">
        <w:rPr>
          <w:noProof/>
        </w:rPr>
        <w:t>(1), 16–31. https://doi.org/10.18196/JAI-2015.0035</w:t>
      </w:r>
    </w:p>
    <w:p w14:paraId="44DEE199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027B513" w14:textId="77777777" w:rsidR="00850B46" w:rsidRPr="009D7925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581736A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Audreylia, J., dan</w:t>
      </w:r>
      <w:r w:rsidRPr="00B85201">
        <w:rPr>
          <w:noProof/>
        </w:rPr>
        <w:t xml:space="preserve"> Ekadjaja, A. (2014). </w:t>
      </w:r>
      <w:r w:rsidRPr="009D7925">
        <w:rPr>
          <w:i/>
          <w:noProof/>
        </w:rPr>
        <w:t xml:space="preserve">Pengaruh Modal Intelektual Terhadap Kinerja Perusahaan Perbankan Dengan Ukuran Perusahaan Sebagai Variabel Kontrol. </w:t>
      </w:r>
      <w:r w:rsidRPr="009D7925">
        <w:rPr>
          <w:iCs/>
          <w:noProof/>
        </w:rPr>
        <w:t>Jurnal Akuntansi</w:t>
      </w:r>
      <w:r w:rsidRPr="009D7925">
        <w:rPr>
          <w:noProof/>
        </w:rPr>
        <w:t xml:space="preserve">, </w:t>
      </w:r>
      <w:r w:rsidRPr="009D7925">
        <w:rPr>
          <w:iCs/>
          <w:noProof/>
        </w:rPr>
        <w:t>18</w:t>
      </w:r>
      <w:r w:rsidRPr="009D7925">
        <w:rPr>
          <w:noProof/>
        </w:rPr>
        <w:t>, 286–301.</w:t>
      </w:r>
    </w:p>
    <w:p w14:paraId="42357243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E5A4B35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76D5C7E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Barney, J. (1986). </w:t>
      </w:r>
      <w:r w:rsidRPr="00DB0B61">
        <w:rPr>
          <w:i/>
          <w:noProof/>
        </w:rPr>
        <w:t>Organizational Culture: Can It Be a Source of Sustained Competitive Advantage?</w:t>
      </w:r>
      <w:r w:rsidRPr="00B85201">
        <w:rPr>
          <w:noProof/>
        </w:rPr>
        <w:t xml:space="preserve"> </w:t>
      </w:r>
      <w:r w:rsidRPr="00DB0B61">
        <w:rPr>
          <w:iCs/>
          <w:noProof/>
        </w:rPr>
        <w:t>Academy of Management Review</w:t>
      </w:r>
      <w:r w:rsidRPr="00DB0B61">
        <w:rPr>
          <w:noProof/>
        </w:rPr>
        <w:t xml:space="preserve">, </w:t>
      </w:r>
      <w:r w:rsidRPr="00DB0B61">
        <w:rPr>
          <w:iCs/>
          <w:noProof/>
        </w:rPr>
        <w:t>11</w:t>
      </w:r>
      <w:r w:rsidRPr="00DB0B61">
        <w:rPr>
          <w:noProof/>
        </w:rPr>
        <w:t>(3), 656–665. https://doi.org/10.2307/258317</w:t>
      </w:r>
    </w:p>
    <w:p w14:paraId="598213AE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903F7A9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E39E61B" w14:textId="77777777" w:rsidR="002178E8" w:rsidRPr="001F5DB3" w:rsidRDefault="002178E8" w:rsidP="002178E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noProof/>
        </w:rPr>
        <w:t>Barney, J., dan</w:t>
      </w:r>
      <w:r w:rsidRPr="001F5DB3">
        <w:rPr>
          <w:noProof/>
        </w:rPr>
        <w:t xml:space="preserve"> Hesterly, W. (2015). </w:t>
      </w:r>
      <w:r w:rsidRPr="001F5DB3">
        <w:rPr>
          <w:i/>
          <w:iCs/>
          <w:noProof/>
        </w:rPr>
        <w:t>Strategic Management and Competitive Advantage</w:t>
      </w:r>
      <w:r w:rsidRPr="001F5DB3">
        <w:rPr>
          <w:noProof/>
        </w:rPr>
        <w:t xml:space="preserve"> (5th ed.). England: Pearson Education Limited.</w:t>
      </w:r>
    </w:p>
    <w:p w14:paraId="3E3D893A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DF2EA18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9C653CE" w14:textId="77777777" w:rsidR="002178E8" w:rsidRPr="00DB0B6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>Belkaoui, A. R. (2003). I</w:t>
      </w:r>
      <w:r w:rsidRPr="00DB0B61">
        <w:rPr>
          <w:i/>
          <w:noProof/>
        </w:rPr>
        <w:t>ntellectual capital and firm performance of US multinational firms:A study of the resource-based and stakeholder views.</w:t>
      </w:r>
      <w:r w:rsidRPr="00B85201">
        <w:rPr>
          <w:noProof/>
        </w:rPr>
        <w:t xml:space="preserve"> </w:t>
      </w:r>
      <w:r w:rsidRPr="00DB0B61">
        <w:rPr>
          <w:iCs/>
          <w:noProof/>
        </w:rPr>
        <w:t>Journal of Intellectual Capital</w:t>
      </w:r>
      <w:r w:rsidRPr="00DB0B61">
        <w:rPr>
          <w:noProof/>
        </w:rPr>
        <w:t xml:space="preserve">, </w:t>
      </w:r>
      <w:r w:rsidRPr="00DB0B61">
        <w:rPr>
          <w:iCs/>
          <w:noProof/>
        </w:rPr>
        <w:t>4</w:t>
      </w:r>
      <w:r w:rsidRPr="00DB0B61">
        <w:rPr>
          <w:noProof/>
        </w:rPr>
        <w:t>(2), 215–226. https://doi.org/10.1108/14691930310472839</w:t>
      </w:r>
    </w:p>
    <w:p w14:paraId="2889E898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B0B7A71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DACD221" w14:textId="77777777" w:rsidR="002178E8" w:rsidRPr="00DB0B6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Bontis. (1999</w:t>
      </w:r>
      <w:r w:rsidRPr="00B85201">
        <w:rPr>
          <w:noProof/>
        </w:rPr>
        <w:t xml:space="preserve">). </w:t>
      </w:r>
      <w:r>
        <w:rPr>
          <w:i/>
          <w:noProof/>
        </w:rPr>
        <w:t>Managing Organizational Knowledge by Diagnosing Intellectual Capital: Framing and Advantage the State of the Field</w:t>
      </w:r>
      <w:r w:rsidRPr="00DB0B61">
        <w:rPr>
          <w:i/>
          <w:noProof/>
        </w:rPr>
        <w:t>.</w:t>
      </w:r>
      <w:r w:rsidRPr="00B85201">
        <w:rPr>
          <w:noProof/>
        </w:rPr>
        <w:t xml:space="preserve"> </w:t>
      </w:r>
      <w:r>
        <w:rPr>
          <w:iCs/>
          <w:noProof/>
        </w:rPr>
        <w:t>Int.J.Technology Management</w:t>
      </w:r>
      <w:r w:rsidRPr="00DB0B61">
        <w:rPr>
          <w:noProof/>
        </w:rPr>
        <w:t xml:space="preserve">, </w:t>
      </w:r>
      <w:r w:rsidRPr="00DB0B61">
        <w:rPr>
          <w:iCs/>
          <w:noProof/>
        </w:rPr>
        <w:t>1</w:t>
      </w:r>
      <w:r w:rsidRPr="00DB0B61">
        <w:rPr>
          <w:noProof/>
        </w:rPr>
        <w:t>(1), 85–100. https://doi.org/10.1108/14691930010324188</w:t>
      </w:r>
    </w:p>
    <w:p w14:paraId="7A061DB1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265096E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7AE0A1B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 xml:space="preserve">Bowerman </w:t>
      </w:r>
      <w:r>
        <w:rPr>
          <w:i/>
          <w:noProof/>
        </w:rPr>
        <w:t xml:space="preserve">et al., </w:t>
      </w:r>
      <w:r w:rsidRPr="00B85201">
        <w:rPr>
          <w:noProof/>
        </w:rPr>
        <w:t xml:space="preserve">(2011). </w:t>
      </w:r>
      <w:r w:rsidRPr="00B85201">
        <w:rPr>
          <w:i/>
          <w:iCs/>
          <w:noProof/>
        </w:rPr>
        <w:t>Business Statistic in Practice</w:t>
      </w:r>
      <w:r w:rsidRPr="00B85201">
        <w:rPr>
          <w:noProof/>
        </w:rPr>
        <w:t xml:space="preserve"> (6th ed.). Mc-Graw-Hill Irwin.</w:t>
      </w:r>
    </w:p>
    <w:p w14:paraId="4AC6A2EC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927ACA2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1650DE7" w14:textId="77777777" w:rsidR="002178E8" w:rsidRPr="00FE3FC3" w:rsidRDefault="002178E8" w:rsidP="002178E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noProof/>
        </w:rPr>
        <w:t>Christiawan, Y. ., dan</w:t>
      </w:r>
      <w:r w:rsidRPr="001F5DB3">
        <w:rPr>
          <w:noProof/>
        </w:rPr>
        <w:t xml:space="preserve"> Tarigan, J. (2007). </w:t>
      </w:r>
      <w:r w:rsidRPr="00FE3FC3">
        <w:rPr>
          <w:i/>
          <w:noProof/>
        </w:rPr>
        <w:t>Kepemilikan Manajeral : Kebijakan Hutang, Kinerja dan Nilai Perusahaan</w:t>
      </w:r>
      <w:r w:rsidRPr="001F5DB3">
        <w:rPr>
          <w:noProof/>
        </w:rPr>
        <w:t xml:space="preserve">. </w:t>
      </w:r>
      <w:r w:rsidRPr="00FE3FC3">
        <w:rPr>
          <w:iCs/>
          <w:noProof/>
        </w:rPr>
        <w:t>Jurnal Akuntansi Dan Keuangan</w:t>
      </w:r>
      <w:r w:rsidRPr="00FE3FC3">
        <w:rPr>
          <w:noProof/>
        </w:rPr>
        <w:t xml:space="preserve">, </w:t>
      </w:r>
      <w:r w:rsidRPr="00FE3FC3">
        <w:rPr>
          <w:iCs/>
          <w:noProof/>
        </w:rPr>
        <w:t>9</w:t>
      </w:r>
      <w:r w:rsidRPr="00FE3FC3">
        <w:rPr>
          <w:noProof/>
        </w:rPr>
        <w:t>(1), 1–8.</w:t>
      </w:r>
    </w:p>
    <w:p w14:paraId="5CD32C69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2169D70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C5B9BA7" w14:textId="77777777" w:rsidR="002178E8" w:rsidRPr="00DB0B6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Ciptaningsih, T. (2013). </w:t>
      </w:r>
      <w:r w:rsidRPr="00DB0B61">
        <w:rPr>
          <w:i/>
          <w:noProof/>
        </w:rPr>
        <w:t>Uji Pengaruh Modal Intelektual terhadap Kinerja Keuangan BUMN yang Go Public di Indonesia</w:t>
      </w:r>
      <w:r w:rsidRPr="00B85201">
        <w:rPr>
          <w:noProof/>
        </w:rPr>
        <w:t xml:space="preserve">. </w:t>
      </w:r>
      <w:r w:rsidRPr="00DB0B61">
        <w:rPr>
          <w:iCs/>
          <w:noProof/>
        </w:rPr>
        <w:t>Jurnal Manajemen Teknologi</w:t>
      </w:r>
      <w:r w:rsidRPr="00DB0B61">
        <w:rPr>
          <w:noProof/>
        </w:rPr>
        <w:t xml:space="preserve">, </w:t>
      </w:r>
      <w:r w:rsidRPr="00DB0B61">
        <w:rPr>
          <w:iCs/>
          <w:noProof/>
        </w:rPr>
        <w:t>12</w:t>
      </w:r>
      <w:r w:rsidRPr="00DB0B61">
        <w:rPr>
          <w:noProof/>
        </w:rPr>
        <w:t>(3), 330–348.</w:t>
      </w:r>
    </w:p>
    <w:p w14:paraId="516F1189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8A2C2AD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D0093A1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Cooper, D. R., dan</w:t>
      </w:r>
      <w:r w:rsidRPr="00B85201">
        <w:rPr>
          <w:noProof/>
        </w:rPr>
        <w:t xml:space="preserve"> Schindler, P. S. (2017). </w:t>
      </w:r>
      <w:r w:rsidRPr="00B85201">
        <w:rPr>
          <w:i/>
          <w:iCs/>
          <w:noProof/>
        </w:rPr>
        <w:t>Metode Penelitian Bisnis</w:t>
      </w:r>
      <w:r w:rsidRPr="00B85201">
        <w:rPr>
          <w:noProof/>
        </w:rPr>
        <w:t xml:space="preserve"> (12th ed.). Jakarta: </w:t>
      </w:r>
      <w:r w:rsidRPr="00B85201">
        <w:rPr>
          <w:noProof/>
        </w:rPr>
        <w:lastRenderedPageBreak/>
        <w:t>Salemba Empat.</w:t>
      </w:r>
    </w:p>
    <w:p w14:paraId="0A2C5FAF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35F6808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Fadlun. (2016). </w:t>
      </w:r>
      <w:r w:rsidRPr="00DB0B61">
        <w:rPr>
          <w:i/>
          <w:noProof/>
        </w:rPr>
        <w:t>Pengaruh Modal Intelektual Dan Kepemilikan Intitusional Terhadap Nilai Perusahaan Pada Industri Makanan Dan Minuman Yang Terdaftar Di Bursa Efek Indonesia</w:t>
      </w:r>
      <w:r w:rsidRPr="00B85201">
        <w:rPr>
          <w:noProof/>
        </w:rPr>
        <w:t xml:space="preserve">. </w:t>
      </w:r>
      <w:r w:rsidRPr="00DB0B61">
        <w:rPr>
          <w:iCs/>
          <w:noProof/>
        </w:rPr>
        <w:t>Jurnal Katalogis</w:t>
      </w:r>
      <w:r w:rsidRPr="00DB0B61">
        <w:rPr>
          <w:noProof/>
        </w:rPr>
        <w:t xml:space="preserve">, </w:t>
      </w:r>
      <w:r w:rsidRPr="00DB0B61">
        <w:rPr>
          <w:iCs/>
          <w:noProof/>
        </w:rPr>
        <w:t>4</w:t>
      </w:r>
      <w:r w:rsidRPr="00DB0B61">
        <w:rPr>
          <w:noProof/>
        </w:rPr>
        <w:t>(11), 21–32.</w:t>
      </w:r>
    </w:p>
    <w:p w14:paraId="5E26E23B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DE6B516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4C1DDC8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Firmansyah Y., dan</w:t>
      </w:r>
      <w:r w:rsidRPr="00B85201">
        <w:rPr>
          <w:noProof/>
        </w:rPr>
        <w:t xml:space="preserve"> Iswajuni. (2014). </w:t>
      </w:r>
      <w:r w:rsidRPr="00DB0B61">
        <w:rPr>
          <w:i/>
          <w:noProof/>
        </w:rPr>
        <w:t>Pengaruh Intellectual Capital Terhadap Profitabilitas, Nilai Pasar, Pertumbuhan, Dan Actual Return Pada Perusahaan Yang Tercatat Di Bursa Efek Di Indonesia.</w:t>
      </w:r>
      <w:r w:rsidRPr="00B85201">
        <w:rPr>
          <w:noProof/>
        </w:rPr>
        <w:t xml:space="preserve"> </w:t>
      </w:r>
      <w:r w:rsidRPr="00DB0B61">
        <w:rPr>
          <w:iCs/>
          <w:noProof/>
        </w:rPr>
        <w:t>Jurnal Ekonomi Dan Bisnis</w:t>
      </w:r>
      <w:r w:rsidRPr="00DB0B61">
        <w:rPr>
          <w:noProof/>
        </w:rPr>
        <w:t xml:space="preserve">, </w:t>
      </w:r>
      <w:r w:rsidRPr="00DB0B61">
        <w:rPr>
          <w:iCs/>
          <w:noProof/>
        </w:rPr>
        <w:t>9</w:t>
      </w:r>
      <w:r w:rsidRPr="00DB0B61">
        <w:rPr>
          <w:noProof/>
        </w:rPr>
        <w:t>(1), 14.</w:t>
      </w:r>
    </w:p>
    <w:p w14:paraId="471363C1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6BDDBE5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C660E28" w14:textId="77777777" w:rsidR="002178E8" w:rsidRPr="00DB0B6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 xml:space="preserve">Freeman </w:t>
      </w:r>
      <w:r>
        <w:rPr>
          <w:i/>
          <w:noProof/>
        </w:rPr>
        <w:t>et al.,</w:t>
      </w:r>
      <w:r w:rsidRPr="00B85201">
        <w:rPr>
          <w:noProof/>
        </w:rPr>
        <w:t xml:space="preserve"> (1983). </w:t>
      </w:r>
      <w:r w:rsidRPr="00DB0B61">
        <w:rPr>
          <w:i/>
          <w:noProof/>
        </w:rPr>
        <w:t>Stockholders and stakeholders: A new perspective on corporate governance.</w:t>
      </w:r>
      <w:r w:rsidRPr="00B85201">
        <w:rPr>
          <w:noProof/>
        </w:rPr>
        <w:t xml:space="preserve"> </w:t>
      </w:r>
      <w:r w:rsidRPr="00DB0B61">
        <w:rPr>
          <w:iCs/>
          <w:noProof/>
        </w:rPr>
        <w:t>California Management Review</w:t>
      </w:r>
      <w:r w:rsidRPr="00DB0B61">
        <w:rPr>
          <w:noProof/>
        </w:rPr>
        <w:t xml:space="preserve">, </w:t>
      </w:r>
      <w:r w:rsidRPr="00DB0B61">
        <w:rPr>
          <w:iCs/>
          <w:noProof/>
        </w:rPr>
        <w:t>25</w:t>
      </w:r>
      <w:r w:rsidRPr="00DB0B61">
        <w:rPr>
          <w:noProof/>
        </w:rPr>
        <w:t>(3), 88–106. https://doi.org/10.2307/41165018</w:t>
      </w:r>
    </w:p>
    <w:p w14:paraId="2239FFD5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CA99DEE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618460D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Ghozali, I. (2016). </w:t>
      </w:r>
      <w:r w:rsidRPr="00B85201">
        <w:rPr>
          <w:i/>
          <w:iCs/>
          <w:noProof/>
        </w:rPr>
        <w:t>Aplikasi Analisis Multivariete Dengan Program IBM SPSS 23</w:t>
      </w:r>
      <w:r w:rsidRPr="00B85201">
        <w:rPr>
          <w:noProof/>
        </w:rPr>
        <w:t xml:space="preserve"> (8th ed.). Semarang: Badan Penerbit Universitas Diponegoro.</w:t>
      </w:r>
    </w:p>
    <w:p w14:paraId="0C4438FE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21CA713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04B1AB4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Gitman, L. J. (2015). </w:t>
      </w:r>
      <w:r w:rsidRPr="00B85201">
        <w:rPr>
          <w:i/>
          <w:iCs/>
          <w:noProof/>
        </w:rPr>
        <w:t>Principles of Managerial Finance: Brief</w:t>
      </w:r>
      <w:r w:rsidRPr="00B85201">
        <w:rPr>
          <w:noProof/>
        </w:rPr>
        <w:t xml:space="preserve"> (14th ed.). England: Pearson Education Limited.</w:t>
      </w:r>
    </w:p>
    <w:p w14:paraId="4C4C283B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0426828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0B04C28" w14:textId="77777777" w:rsidR="002178E8" w:rsidRPr="00DB0B6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Gozali, A., dan</w:t>
      </w:r>
      <w:r w:rsidRPr="007A3FC8">
        <w:rPr>
          <w:noProof/>
        </w:rPr>
        <w:t xml:space="preserve"> Hatane, E. (2014). </w:t>
      </w:r>
      <w:r w:rsidRPr="007A3FC8">
        <w:rPr>
          <w:i/>
          <w:noProof/>
        </w:rPr>
        <w:t>Pengaruh Intellectual Capital Terhadap Kinerja</w:t>
      </w:r>
      <w:r w:rsidRPr="00DB0B61">
        <w:rPr>
          <w:i/>
          <w:noProof/>
        </w:rPr>
        <w:t xml:space="preserve"> Keuangan dan Nilai Perusahaan Khususnya Di Industri Keuangan Dan Industri Pertambangan Yang Terdaftar Di Bursa Efek Indonesia Tahun 2008-2012. </w:t>
      </w:r>
      <w:r w:rsidRPr="00DB0B61">
        <w:rPr>
          <w:iCs/>
          <w:noProof/>
        </w:rPr>
        <w:t>Business Accounting Review</w:t>
      </w:r>
      <w:r w:rsidRPr="00DB0B61">
        <w:rPr>
          <w:noProof/>
        </w:rPr>
        <w:t xml:space="preserve">, </w:t>
      </w:r>
      <w:r w:rsidRPr="00DB0B61">
        <w:rPr>
          <w:iCs/>
          <w:noProof/>
        </w:rPr>
        <w:t>2</w:t>
      </w:r>
      <w:r w:rsidRPr="00DB0B61">
        <w:rPr>
          <w:noProof/>
        </w:rPr>
        <w:t>(2), 208–217.</w:t>
      </w:r>
    </w:p>
    <w:p w14:paraId="26666383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EA2A1DF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1046F48" w14:textId="77777777" w:rsidR="002178E8" w:rsidRPr="007A3FC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>Halim</w:t>
      </w:r>
      <w:r>
        <w:rPr>
          <w:noProof/>
        </w:rPr>
        <w:t>, A., dan</w:t>
      </w:r>
      <w:r w:rsidRPr="00B85201">
        <w:rPr>
          <w:noProof/>
        </w:rPr>
        <w:t xml:space="preserve"> Faisal. (2016). </w:t>
      </w:r>
      <w:r w:rsidRPr="007A3FC8">
        <w:rPr>
          <w:i/>
          <w:noProof/>
        </w:rPr>
        <w:t>Pengaruh Intellectual Capital Terhadap Profitabilitas Dan Dampaknya Terhadap Harga Saham Perusahaan Sektor Keuangan Yang Terdaftar Di Bursa Efek Indonesia (BEI)</w:t>
      </w:r>
      <w:r w:rsidRPr="00B85201">
        <w:rPr>
          <w:noProof/>
        </w:rPr>
        <w:t xml:space="preserve">. </w:t>
      </w:r>
      <w:r w:rsidRPr="007A3FC8">
        <w:rPr>
          <w:iCs/>
          <w:noProof/>
        </w:rPr>
        <w:t>Jurnal Bisnis Dan Ekonomi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23</w:t>
      </w:r>
      <w:r w:rsidRPr="007A3FC8">
        <w:rPr>
          <w:noProof/>
        </w:rPr>
        <w:t>(2), 124–141.</w:t>
      </w:r>
    </w:p>
    <w:p w14:paraId="622DFD10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028AB98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9523BD6" w14:textId="77777777" w:rsidR="002178E8" w:rsidRPr="007A3FC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Handayani, I. (2015). </w:t>
      </w:r>
      <w:r w:rsidRPr="007A3FC8">
        <w:rPr>
          <w:i/>
          <w:noProof/>
        </w:rPr>
        <w:t>Pengaruh Modal Intelektual Terhadap Nilai Perusahaan Manufaktur Yang Terdaftar Di Bursa Efek Indonesia</w:t>
      </w:r>
      <w:r w:rsidRPr="00B85201">
        <w:rPr>
          <w:noProof/>
        </w:rPr>
        <w:t xml:space="preserve">. </w:t>
      </w:r>
      <w:r w:rsidRPr="007A3FC8">
        <w:rPr>
          <w:iCs/>
          <w:noProof/>
        </w:rPr>
        <w:t>E-Jurnal Katalogis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3</w:t>
      </w:r>
      <w:r w:rsidRPr="007A3FC8">
        <w:rPr>
          <w:noProof/>
        </w:rPr>
        <w:t>(9), 21–30.</w:t>
      </w:r>
    </w:p>
    <w:p w14:paraId="02CE3F3D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34BE048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D5CA701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Haryanto, M., dan</w:t>
      </w:r>
      <w:r w:rsidRPr="00B85201">
        <w:rPr>
          <w:noProof/>
        </w:rPr>
        <w:t xml:space="preserve"> Henny. (2013). </w:t>
      </w:r>
      <w:r w:rsidRPr="007A3FC8">
        <w:rPr>
          <w:i/>
          <w:noProof/>
        </w:rPr>
        <w:t>Pengaruh Intellectual Capital Terhadap Kinerja Keuangan Dan Nilai Pasar Perusahaan.</w:t>
      </w:r>
      <w:r w:rsidRPr="00B85201">
        <w:rPr>
          <w:noProof/>
        </w:rPr>
        <w:t xml:space="preserve"> </w:t>
      </w:r>
      <w:r w:rsidRPr="007A3FC8">
        <w:rPr>
          <w:iCs/>
          <w:noProof/>
        </w:rPr>
        <w:t>Jurnal Manajemen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12</w:t>
      </w:r>
      <w:r w:rsidRPr="007A3FC8">
        <w:rPr>
          <w:noProof/>
        </w:rPr>
        <w:t>.</w:t>
      </w:r>
    </w:p>
    <w:p w14:paraId="267FB2C6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0E7D982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BFA2582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 xml:space="preserve">Hermanus </w:t>
      </w:r>
      <w:r>
        <w:rPr>
          <w:i/>
          <w:noProof/>
        </w:rPr>
        <w:t xml:space="preserve"> et al.,</w:t>
      </w:r>
      <w:r w:rsidRPr="00B85201">
        <w:rPr>
          <w:noProof/>
        </w:rPr>
        <w:t xml:space="preserve"> (2013). </w:t>
      </w:r>
      <w:r w:rsidRPr="007A3FC8">
        <w:rPr>
          <w:i/>
          <w:noProof/>
        </w:rPr>
        <w:t>Pengaruh Intellectual Capital terhadap Profitabilitas , Produktivitas , dan Penilaian Pasar Perusahaan Sektor Perbankan</w:t>
      </w:r>
      <w:r w:rsidRPr="00B85201">
        <w:rPr>
          <w:noProof/>
        </w:rPr>
        <w:t xml:space="preserve">. </w:t>
      </w:r>
      <w:r w:rsidRPr="007A3FC8">
        <w:rPr>
          <w:iCs/>
          <w:noProof/>
        </w:rPr>
        <w:t>Jurnal GEMA AKTUALITA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2</w:t>
      </w:r>
      <w:r w:rsidRPr="007A3FC8">
        <w:rPr>
          <w:noProof/>
        </w:rPr>
        <w:t>(2), 29–40.</w:t>
      </w:r>
    </w:p>
    <w:p w14:paraId="167D9BF5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99048A3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BD4D487" w14:textId="77777777" w:rsidR="002178E8" w:rsidRPr="001F5DB3" w:rsidRDefault="002178E8" w:rsidP="002178E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1F5DB3">
        <w:rPr>
          <w:noProof/>
        </w:rPr>
        <w:t xml:space="preserve">Hery. (2018). </w:t>
      </w:r>
      <w:r w:rsidRPr="001F5DB3">
        <w:rPr>
          <w:i/>
          <w:iCs/>
          <w:noProof/>
        </w:rPr>
        <w:t>Analisis Laporan Keuangan : Integrated and Comprehensive Edition</w:t>
      </w:r>
      <w:r w:rsidRPr="001F5DB3">
        <w:rPr>
          <w:noProof/>
        </w:rPr>
        <w:t>. (Adipramono, Ed.) (3rd ed.). Jakarta: PT Grasindo.</w:t>
      </w:r>
    </w:p>
    <w:p w14:paraId="5EEA26AB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8C4C3FB" w14:textId="77777777" w:rsidR="00850B46" w:rsidRPr="007A3FC8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7DA500D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>Jayanti</w:t>
      </w:r>
      <w:r>
        <w:rPr>
          <w:noProof/>
        </w:rPr>
        <w:t>, L. D., dan</w:t>
      </w:r>
      <w:r w:rsidRPr="00B85201">
        <w:rPr>
          <w:noProof/>
        </w:rPr>
        <w:t xml:space="preserve"> Binastuti, S. (2017). </w:t>
      </w:r>
      <w:r w:rsidRPr="007A3FC8">
        <w:rPr>
          <w:i/>
          <w:noProof/>
        </w:rPr>
        <w:t>Pengaruh Intellectual Capital Terhadap Nilai Perusahaan Dengan Kinerja Keuangan Sebagai Variabel Intervening Pada Perusahaan Perbankan Yang Terdaftar Di Bursa Efek Indonesia.</w:t>
      </w:r>
      <w:r w:rsidRPr="00B85201">
        <w:rPr>
          <w:noProof/>
        </w:rPr>
        <w:t xml:space="preserve"> </w:t>
      </w:r>
      <w:r w:rsidRPr="007A3FC8">
        <w:rPr>
          <w:iCs/>
          <w:noProof/>
        </w:rPr>
        <w:t>Jurnal Ekonomi Bisnis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2</w:t>
      </w:r>
      <w:r w:rsidRPr="007A3FC8">
        <w:rPr>
          <w:noProof/>
        </w:rPr>
        <w:t>, 187–198.</w:t>
      </w:r>
    </w:p>
    <w:p w14:paraId="6D3DEC12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F9F51C6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B965736" w14:textId="77777777" w:rsidR="002178E8" w:rsidRPr="007A3FC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>Leland, H. E</w:t>
      </w:r>
      <w:r>
        <w:rPr>
          <w:noProof/>
        </w:rPr>
        <w:t>., dan</w:t>
      </w:r>
      <w:r w:rsidRPr="00B85201">
        <w:rPr>
          <w:noProof/>
        </w:rPr>
        <w:t xml:space="preserve"> Pyle, D. H. (1977). </w:t>
      </w:r>
      <w:r w:rsidRPr="007A3FC8">
        <w:rPr>
          <w:i/>
          <w:noProof/>
        </w:rPr>
        <w:t>Informational Asymmetries, Financial Structure, and Financial Intermediation.</w:t>
      </w:r>
      <w:r w:rsidRPr="00B85201">
        <w:rPr>
          <w:noProof/>
        </w:rPr>
        <w:t xml:space="preserve"> </w:t>
      </w:r>
      <w:r w:rsidRPr="007A3FC8">
        <w:rPr>
          <w:iCs/>
          <w:noProof/>
        </w:rPr>
        <w:t>The Journal of Finance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32</w:t>
      </w:r>
      <w:r w:rsidRPr="007A3FC8">
        <w:rPr>
          <w:noProof/>
        </w:rPr>
        <w:t>(2), 371. https://doi.org/10.2307/2326770</w:t>
      </w:r>
    </w:p>
    <w:p w14:paraId="519CA961" w14:textId="77777777" w:rsidR="002178E8" w:rsidRPr="007A3FC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21AC456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7EABF67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Nawawi, H. (2016). </w:t>
      </w:r>
      <w:r w:rsidRPr="007A3FC8">
        <w:rPr>
          <w:i/>
          <w:iCs/>
          <w:noProof/>
        </w:rPr>
        <w:t>Manajemen Sumber Daya Manusia</w:t>
      </w:r>
      <w:r w:rsidRPr="007A3FC8">
        <w:rPr>
          <w:i/>
          <w:noProof/>
        </w:rPr>
        <w:t xml:space="preserve"> </w:t>
      </w:r>
      <w:r w:rsidRPr="00B85201">
        <w:rPr>
          <w:noProof/>
        </w:rPr>
        <w:t>(9th ed.). Yogyakarta: Gadjah Mada University Press.</w:t>
      </w:r>
    </w:p>
    <w:p w14:paraId="63BDBA0B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09730DC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33A1AE0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>Nur</w:t>
      </w:r>
      <w:r>
        <w:rPr>
          <w:noProof/>
        </w:rPr>
        <w:t xml:space="preserve">din </w:t>
      </w:r>
      <w:r w:rsidRPr="0093514D">
        <w:rPr>
          <w:i/>
          <w:noProof/>
        </w:rPr>
        <w:t>et al</w:t>
      </w:r>
      <w:r>
        <w:rPr>
          <w:noProof/>
        </w:rPr>
        <w:t xml:space="preserve"> </w:t>
      </w:r>
      <w:r w:rsidRPr="00B85201">
        <w:rPr>
          <w:noProof/>
        </w:rPr>
        <w:t>.</w:t>
      </w:r>
      <w:r>
        <w:rPr>
          <w:noProof/>
        </w:rPr>
        <w:t>,</w:t>
      </w:r>
      <w:r w:rsidRPr="00B85201">
        <w:rPr>
          <w:noProof/>
        </w:rPr>
        <w:t xml:space="preserve"> (2018). Pengaruh Pengembangan Kapasitas Sumber Daya Manusia Aparatur Pemerintah Daerah Terhadap Kinerja Pegawai. </w:t>
      </w:r>
      <w:r w:rsidRPr="00B85201">
        <w:rPr>
          <w:i/>
          <w:iCs/>
          <w:noProof/>
        </w:rPr>
        <w:t>Jurnal Akuntansi Dan Keuangan</w:t>
      </w:r>
      <w:r w:rsidRPr="00B85201">
        <w:rPr>
          <w:noProof/>
        </w:rPr>
        <w:t xml:space="preserve">, </w:t>
      </w:r>
      <w:r w:rsidRPr="00B85201">
        <w:rPr>
          <w:i/>
          <w:iCs/>
          <w:noProof/>
        </w:rPr>
        <w:t>III</w:t>
      </w:r>
      <w:r w:rsidRPr="00B85201">
        <w:rPr>
          <w:noProof/>
        </w:rPr>
        <w:t>(1), 1–13.</w:t>
      </w:r>
    </w:p>
    <w:p w14:paraId="2725CAA3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FDB8430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36B0F63" w14:textId="77777777" w:rsidR="002178E8" w:rsidRPr="007A3FC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Oktavia, M. C., dan</w:t>
      </w:r>
      <w:r w:rsidRPr="00B85201">
        <w:rPr>
          <w:noProof/>
        </w:rPr>
        <w:t xml:space="preserve"> Daljono. (2014).</w:t>
      </w:r>
      <w:r w:rsidRPr="007A3FC8">
        <w:rPr>
          <w:i/>
          <w:noProof/>
        </w:rPr>
        <w:t xml:space="preserve"> Pengaruh Intellectual Capital Terhadap Kinerja Keuangan, Pertumbuhan, Dan Nilai Pasar Perusahaan.</w:t>
      </w:r>
      <w:r w:rsidRPr="00B85201">
        <w:rPr>
          <w:noProof/>
        </w:rPr>
        <w:t xml:space="preserve"> </w:t>
      </w:r>
      <w:r w:rsidRPr="007A3FC8">
        <w:rPr>
          <w:iCs/>
          <w:noProof/>
        </w:rPr>
        <w:t>Diponegoro Journal Of Accounting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3</w:t>
      </w:r>
      <w:r w:rsidRPr="007A3FC8">
        <w:rPr>
          <w:noProof/>
        </w:rPr>
        <w:t>(03), 1.</w:t>
      </w:r>
    </w:p>
    <w:p w14:paraId="4D3A1CCF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E10C762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97014DB" w14:textId="77777777" w:rsidR="002178E8" w:rsidRPr="007A3FC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Oktavia, T. M., dan</w:t>
      </w:r>
      <w:r w:rsidRPr="00B85201">
        <w:rPr>
          <w:noProof/>
        </w:rPr>
        <w:t xml:space="preserve"> Fuad. (2015). </w:t>
      </w:r>
      <w:r w:rsidRPr="007A3FC8">
        <w:rPr>
          <w:i/>
          <w:noProof/>
        </w:rPr>
        <w:t xml:space="preserve">Pengaruh Intellectual Capital Terhadap Kinerja Keuangan Dan Nilai Pasar Perusahaan Sektor Keuangan Di Indonesia. </w:t>
      </w:r>
      <w:r w:rsidRPr="007A3FC8">
        <w:rPr>
          <w:iCs/>
          <w:noProof/>
        </w:rPr>
        <w:t>Diponegoro Journal Of Accounting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4</w:t>
      </w:r>
      <w:r w:rsidRPr="007A3FC8">
        <w:rPr>
          <w:noProof/>
        </w:rPr>
        <w:t>(2), 1–14.</w:t>
      </w:r>
    </w:p>
    <w:p w14:paraId="6BDCDF5C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3C60B6B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371C968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Prayudi, A. (2017). </w:t>
      </w:r>
      <w:r w:rsidRPr="007A3FC8">
        <w:rPr>
          <w:i/>
          <w:noProof/>
        </w:rPr>
        <w:t>Analisis Pengaruh Pengembangan Sumber Daya Manusia Terhadap Prestasi Kerja Karyawan :Studi Kasus Pada Sebuah Badan Usaha Milik Negara</w:t>
      </w:r>
      <w:r w:rsidRPr="00B85201">
        <w:rPr>
          <w:noProof/>
        </w:rPr>
        <w:t xml:space="preserve">. </w:t>
      </w:r>
      <w:r w:rsidRPr="007A3FC8">
        <w:rPr>
          <w:iCs/>
          <w:noProof/>
        </w:rPr>
        <w:t>Jurnal Kewiraushaan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3</w:t>
      </w:r>
      <w:r w:rsidRPr="007A3FC8">
        <w:rPr>
          <w:noProof/>
        </w:rPr>
        <w:t>(2), 50–58.</w:t>
      </w:r>
    </w:p>
    <w:p w14:paraId="0FB10B00" w14:textId="77777777" w:rsidR="00850B46" w:rsidRPr="007A3FC8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F484D5C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3CC8D33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Priyanto, D. (2014). </w:t>
      </w:r>
      <w:r w:rsidRPr="00B85201">
        <w:rPr>
          <w:i/>
          <w:iCs/>
          <w:noProof/>
        </w:rPr>
        <w:t>SPSS 22 Pengolah Data Terpraktis</w:t>
      </w:r>
      <w:r w:rsidRPr="00B85201">
        <w:rPr>
          <w:noProof/>
        </w:rPr>
        <w:t>. (A. Prabawati, Ed.). Yogyakarta: C.V Andi Offset.</w:t>
      </w:r>
    </w:p>
    <w:p w14:paraId="3951C202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5FFBBEB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08C9076" w14:textId="77777777" w:rsidR="002178E8" w:rsidRPr="007A3FC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i/>
          <w:noProof/>
        </w:rPr>
      </w:pPr>
      <w:r w:rsidRPr="00B85201">
        <w:rPr>
          <w:noProof/>
        </w:rPr>
        <w:t xml:space="preserve">Pulic, A. (1998). </w:t>
      </w:r>
      <w:r w:rsidRPr="007A3FC8">
        <w:rPr>
          <w:i/>
          <w:noProof/>
        </w:rPr>
        <w:t xml:space="preserve">Measuring The Performance of Intellectual Potential in the Knowledge Economy. </w:t>
      </w:r>
      <w:r w:rsidRPr="007A3FC8">
        <w:rPr>
          <w:i/>
          <w:iCs/>
          <w:noProof/>
        </w:rPr>
        <w:t>The 2nd" World Congress on the Management of Intellectual Capital"</w:t>
      </w:r>
      <w:r w:rsidRPr="007A3FC8">
        <w:rPr>
          <w:i/>
          <w:noProof/>
        </w:rPr>
        <w:t>, 1–20.</w:t>
      </w:r>
    </w:p>
    <w:p w14:paraId="7B8EA826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ED8F3B3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AD5BD3B" w14:textId="77777777" w:rsidR="002178E8" w:rsidRPr="007A3FC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Rachman, F., dan</w:t>
      </w:r>
      <w:r w:rsidRPr="00B85201">
        <w:rPr>
          <w:noProof/>
        </w:rPr>
        <w:t xml:space="preserve"> Marsono. (2014). </w:t>
      </w:r>
      <w:r w:rsidRPr="007A3FC8">
        <w:rPr>
          <w:i/>
          <w:noProof/>
        </w:rPr>
        <w:t>Analisis Pengaruh Intellectual Capital Terhadap Kinerja Keuangan dan Nilai Pasar Pada Perusahaan Manufaktur yang Terdaftar di Bursa Efek Indonesia.</w:t>
      </w:r>
      <w:r w:rsidRPr="00B85201">
        <w:rPr>
          <w:noProof/>
        </w:rPr>
        <w:t xml:space="preserve"> </w:t>
      </w:r>
      <w:r w:rsidRPr="007A3FC8">
        <w:rPr>
          <w:iCs/>
          <w:noProof/>
        </w:rPr>
        <w:t>Diponegoro Journal Of Accounting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3</w:t>
      </w:r>
      <w:r w:rsidRPr="007A3FC8">
        <w:rPr>
          <w:noProof/>
        </w:rPr>
        <w:t>(1), 1–13.</w:t>
      </w:r>
    </w:p>
    <w:p w14:paraId="64C94AFC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409DEE3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94E9B7D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Rusminingsih, D. (2010). </w:t>
      </w:r>
      <w:r w:rsidRPr="007A3FC8">
        <w:rPr>
          <w:i/>
          <w:noProof/>
        </w:rPr>
        <w:t>Pengaruh Pengembangan Sumber Daya Manusia Terhadap Produktivitas Kerja Karyawan Pada PT.Cakra Guna Cipta Malang</w:t>
      </w:r>
      <w:r w:rsidRPr="00B85201">
        <w:rPr>
          <w:noProof/>
        </w:rPr>
        <w:t xml:space="preserve">. </w:t>
      </w:r>
      <w:r w:rsidRPr="007A3FC8">
        <w:rPr>
          <w:iCs/>
          <w:noProof/>
        </w:rPr>
        <w:t>Jurnal Ekonomi MODERNISASI</w:t>
      </w:r>
      <w:r w:rsidRPr="007A3FC8">
        <w:rPr>
          <w:noProof/>
        </w:rPr>
        <w:t xml:space="preserve">, </w:t>
      </w:r>
      <w:r w:rsidRPr="007A3FC8">
        <w:rPr>
          <w:iCs/>
          <w:noProof/>
        </w:rPr>
        <w:t>6</w:t>
      </w:r>
      <w:r w:rsidRPr="007A3FC8">
        <w:rPr>
          <w:noProof/>
        </w:rPr>
        <w:t>(1).</w:t>
      </w:r>
    </w:p>
    <w:p w14:paraId="77AFBA23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9B88187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B84C59B" w14:textId="77777777" w:rsidR="002178E8" w:rsidRPr="001F5DB3" w:rsidRDefault="002178E8" w:rsidP="002178E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1F5DB3">
        <w:rPr>
          <w:noProof/>
        </w:rPr>
        <w:t xml:space="preserve">Salvatore, D. (2007). </w:t>
      </w:r>
      <w:r w:rsidRPr="001F5DB3">
        <w:rPr>
          <w:i/>
          <w:iCs/>
          <w:noProof/>
        </w:rPr>
        <w:t>Managerial Economics in a Global Economy</w:t>
      </w:r>
      <w:r w:rsidRPr="001F5DB3">
        <w:rPr>
          <w:noProof/>
        </w:rPr>
        <w:t xml:space="preserve"> (5th ed.). New York: Oxford University Press.</w:t>
      </w:r>
    </w:p>
    <w:p w14:paraId="1F9D8C93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64E1ACB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A269EE4" w14:textId="77777777" w:rsidR="002178E8" w:rsidRPr="00BB568F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 xml:space="preserve">Santoso </w:t>
      </w:r>
      <w:r>
        <w:rPr>
          <w:i/>
          <w:noProof/>
        </w:rPr>
        <w:t>et al.,</w:t>
      </w:r>
      <w:r w:rsidRPr="00B85201">
        <w:rPr>
          <w:noProof/>
        </w:rPr>
        <w:t xml:space="preserve">(2017). </w:t>
      </w:r>
      <w:r w:rsidRPr="00BB568F">
        <w:rPr>
          <w:i/>
          <w:noProof/>
        </w:rPr>
        <w:t>Pengaruh Intellectual Capital Terhadap Pertumbuhan, Nilai Pasar, Produktivitas dan Profitabilitas</w:t>
      </w:r>
      <w:r w:rsidRPr="00B85201">
        <w:rPr>
          <w:noProof/>
        </w:rPr>
        <w:t xml:space="preserve">. </w:t>
      </w:r>
      <w:r w:rsidRPr="00BB568F">
        <w:rPr>
          <w:iCs/>
          <w:noProof/>
        </w:rPr>
        <w:t>Jurnal Ilmiah Akuntansi Peradaban</w:t>
      </w:r>
      <w:r w:rsidRPr="00BB568F">
        <w:rPr>
          <w:noProof/>
        </w:rPr>
        <w:t xml:space="preserve">, </w:t>
      </w:r>
      <w:r w:rsidRPr="00BB568F">
        <w:rPr>
          <w:iCs/>
          <w:noProof/>
        </w:rPr>
        <w:t>III</w:t>
      </w:r>
      <w:r w:rsidRPr="00BB568F">
        <w:rPr>
          <w:noProof/>
        </w:rPr>
        <w:t>(2).</w:t>
      </w:r>
    </w:p>
    <w:p w14:paraId="36AA9993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6D66B63C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9D262E9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>Sap</w:t>
      </w:r>
      <w:r>
        <w:rPr>
          <w:noProof/>
        </w:rPr>
        <w:t xml:space="preserve">utra </w:t>
      </w:r>
      <w:r w:rsidRPr="00983520">
        <w:rPr>
          <w:i/>
          <w:noProof/>
        </w:rPr>
        <w:t>et al</w:t>
      </w:r>
      <w:r w:rsidRPr="00B85201">
        <w:rPr>
          <w:noProof/>
        </w:rPr>
        <w:t>.</w:t>
      </w:r>
      <w:r>
        <w:rPr>
          <w:noProof/>
        </w:rPr>
        <w:t>,</w:t>
      </w:r>
      <w:r w:rsidRPr="00B85201">
        <w:rPr>
          <w:noProof/>
        </w:rPr>
        <w:t xml:space="preserve"> (2018).</w:t>
      </w:r>
      <w:r w:rsidRPr="00BB568F">
        <w:rPr>
          <w:i/>
          <w:noProof/>
        </w:rPr>
        <w:t xml:space="preserve"> Pengaruh Intellectual Capital Terhadap Kinerja Keuangan, Pertumbuhan Perusahaan, Dan Nilai Pasar Pada Perusahaan Property Dan Real Estate Yang Terdaftar Di Bursa Efek Indonesia. </w:t>
      </w:r>
      <w:r w:rsidRPr="00BB568F">
        <w:rPr>
          <w:iCs/>
          <w:noProof/>
        </w:rPr>
        <w:t>Jurnal Tepak Manajemen Bisnis</w:t>
      </w:r>
      <w:r w:rsidRPr="00BB568F">
        <w:rPr>
          <w:noProof/>
        </w:rPr>
        <w:t xml:space="preserve">, </w:t>
      </w:r>
      <w:r w:rsidRPr="00BB568F">
        <w:rPr>
          <w:iCs/>
          <w:noProof/>
        </w:rPr>
        <w:t>X</w:t>
      </w:r>
      <w:r w:rsidRPr="00BB568F">
        <w:rPr>
          <w:noProof/>
        </w:rPr>
        <w:t>(2).</w:t>
      </w:r>
    </w:p>
    <w:p w14:paraId="7CB1F2FD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7295B90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8AA71C2" w14:textId="77777777" w:rsidR="002178E8" w:rsidRPr="00BB568F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Sawarjuwono, dan</w:t>
      </w:r>
      <w:r w:rsidRPr="00B85201">
        <w:rPr>
          <w:noProof/>
        </w:rPr>
        <w:t xml:space="preserve"> Kadir. (2003). </w:t>
      </w:r>
      <w:r w:rsidRPr="00BB568F">
        <w:rPr>
          <w:i/>
          <w:noProof/>
        </w:rPr>
        <w:t>Intellectual Capital: Perlakuan, Pengukuran Dan Pelaporan (Sebuah Library Research).</w:t>
      </w:r>
      <w:r w:rsidRPr="00B85201">
        <w:rPr>
          <w:noProof/>
        </w:rPr>
        <w:t xml:space="preserve"> </w:t>
      </w:r>
      <w:r w:rsidRPr="00BB568F">
        <w:rPr>
          <w:iCs/>
          <w:noProof/>
        </w:rPr>
        <w:t>Jurnal Akuntansi Dan Keuangan</w:t>
      </w:r>
      <w:r w:rsidRPr="00BB568F">
        <w:rPr>
          <w:noProof/>
        </w:rPr>
        <w:t xml:space="preserve">, </w:t>
      </w:r>
      <w:r w:rsidRPr="00BB568F">
        <w:rPr>
          <w:iCs/>
          <w:noProof/>
        </w:rPr>
        <w:t>5</w:t>
      </w:r>
      <w:r w:rsidRPr="00BB568F">
        <w:rPr>
          <w:noProof/>
        </w:rPr>
        <w:t>(1), 35–57. https://doi.org/10.1024/0301-1526.32.1.54</w:t>
      </w:r>
    </w:p>
    <w:p w14:paraId="3DDB267F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86A097F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B60BC44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Sirojudin, G. A., dan</w:t>
      </w:r>
      <w:r w:rsidRPr="00B85201">
        <w:rPr>
          <w:noProof/>
        </w:rPr>
        <w:t xml:space="preserve"> Nazaruddin, I. (2014). </w:t>
      </w:r>
      <w:r w:rsidRPr="00BB568F">
        <w:rPr>
          <w:i/>
          <w:noProof/>
        </w:rPr>
        <w:t>Pengaruh Modal Intelektual dan Pengungkapannya Terhadap Nilai dan Kinerja Perusahaan.</w:t>
      </w:r>
      <w:r w:rsidRPr="00B85201">
        <w:rPr>
          <w:noProof/>
        </w:rPr>
        <w:t xml:space="preserve"> </w:t>
      </w:r>
      <w:r w:rsidRPr="00BB568F">
        <w:rPr>
          <w:iCs/>
          <w:noProof/>
        </w:rPr>
        <w:t>Jurnal Akuntansi Dan Investasi</w:t>
      </w:r>
      <w:r w:rsidRPr="00BB568F">
        <w:rPr>
          <w:noProof/>
        </w:rPr>
        <w:t xml:space="preserve">, </w:t>
      </w:r>
      <w:r w:rsidRPr="00BB568F">
        <w:rPr>
          <w:iCs/>
          <w:noProof/>
        </w:rPr>
        <w:t>15</w:t>
      </w:r>
      <w:r w:rsidRPr="00BB568F">
        <w:rPr>
          <w:noProof/>
        </w:rPr>
        <w:t>(2), 16–31. https://doi.org/10.18196/JAI-2015.0035</w:t>
      </w:r>
    </w:p>
    <w:p w14:paraId="69234648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 xml:space="preserve">Standar  Akuntansi Keuangan (2018). </w:t>
      </w:r>
      <w:r w:rsidRPr="003779D5">
        <w:rPr>
          <w:i/>
          <w:noProof/>
        </w:rPr>
        <w:t>Standar Akuntansi Keuangan,</w:t>
      </w:r>
      <w:r>
        <w:rPr>
          <w:noProof/>
        </w:rPr>
        <w:t xml:space="preserve"> Jakarta: Ikatan Akuntansi Indonesia</w:t>
      </w:r>
    </w:p>
    <w:p w14:paraId="094C203C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36FAFD9E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487D5CBD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9C1FD4">
        <w:rPr>
          <w:noProof/>
        </w:rPr>
        <w:t xml:space="preserve">Stewart, T. . (1997). </w:t>
      </w:r>
      <w:r w:rsidRPr="009C1FD4">
        <w:rPr>
          <w:i/>
          <w:iCs/>
          <w:noProof/>
        </w:rPr>
        <w:t>Intellectual Capital: Modal Intelektual,</w:t>
      </w:r>
      <w:r w:rsidRPr="009C1FD4">
        <w:rPr>
          <w:iCs/>
          <w:noProof/>
        </w:rPr>
        <w:t xml:space="preserve"> Terjemahan Indonesia</w:t>
      </w:r>
      <w:r w:rsidRPr="009C1FD4">
        <w:rPr>
          <w:noProof/>
        </w:rPr>
        <w:t>, Jakarta: PT Elex Media Komputindo.</w:t>
      </w:r>
    </w:p>
    <w:p w14:paraId="0C5B8851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5E05DE1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E89541C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Suparno, dan</w:t>
      </w:r>
      <w:r w:rsidRPr="00B85201">
        <w:rPr>
          <w:noProof/>
        </w:rPr>
        <w:t xml:space="preserve"> Ramadini, R. (2017). </w:t>
      </w:r>
      <w:r w:rsidRPr="005831E6">
        <w:rPr>
          <w:i/>
          <w:noProof/>
        </w:rPr>
        <w:t xml:space="preserve">Pengaruh Intellectual Capital dan Earning Per Share Terhadap Nilai Perusahaan ( Studi Empiris pada Perusahaan LQ45 yang Terdaftar di Bursa Efek Indonesia Periode 2010-2014 ), </w:t>
      </w:r>
      <w:r w:rsidRPr="005831E6">
        <w:rPr>
          <w:i/>
          <w:iCs/>
          <w:noProof/>
        </w:rPr>
        <w:t>6</w:t>
      </w:r>
      <w:r w:rsidRPr="005831E6">
        <w:rPr>
          <w:i/>
          <w:noProof/>
        </w:rPr>
        <w:t>(1), 710–718</w:t>
      </w:r>
      <w:r w:rsidRPr="00B85201">
        <w:rPr>
          <w:noProof/>
        </w:rPr>
        <w:t>.</w:t>
      </w:r>
      <w:r>
        <w:rPr>
          <w:noProof/>
        </w:rPr>
        <w:t xml:space="preserve"> Jurnal Manajemen Dan Keuangan , VOL.6, No.1.</w:t>
      </w:r>
    </w:p>
    <w:p w14:paraId="656C70FD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B7E6585" w14:textId="77777777" w:rsidR="00850B46" w:rsidRPr="00B85201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C378A4E" w14:textId="77777777" w:rsidR="002178E8" w:rsidRPr="005831E6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Turere, V. N. (2013). </w:t>
      </w:r>
      <w:r w:rsidRPr="005831E6">
        <w:rPr>
          <w:i/>
          <w:noProof/>
        </w:rPr>
        <w:t>Pengaruh Pendidikan Dan Pelatihan Terhadap Peningkatan Kinerja Karyawan Pada Balai Pelatihan Teknis Pertanian Kalasey</w:t>
      </w:r>
      <w:r w:rsidRPr="00B85201">
        <w:rPr>
          <w:noProof/>
        </w:rPr>
        <w:t xml:space="preserve">. </w:t>
      </w:r>
      <w:r w:rsidRPr="005831E6">
        <w:rPr>
          <w:iCs/>
          <w:noProof/>
        </w:rPr>
        <w:t>Jurnal EMBA</w:t>
      </w:r>
      <w:r w:rsidRPr="005831E6">
        <w:rPr>
          <w:noProof/>
        </w:rPr>
        <w:t xml:space="preserve">, </w:t>
      </w:r>
      <w:r w:rsidRPr="005831E6">
        <w:rPr>
          <w:iCs/>
          <w:noProof/>
        </w:rPr>
        <w:t>1</w:t>
      </w:r>
      <w:r w:rsidRPr="005831E6">
        <w:rPr>
          <w:noProof/>
        </w:rPr>
        <w:t>(3), 10–19.</w:t>
      </w:r>
    </w:p>
    <w:p w14:paraId="49C1977F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1C3BF22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D88527E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2DDAFB7" w14:textId="76A6EBD3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 xml:space="preserve">Ulum </w:t>
      </w:r>
      <w:r>
        <w:rPr>
          <w:i/>
          <w:noProof/>
        </w:rPr>
        <w:t xml:space="preserve">et al., </w:t>
      </w:r>
      <w:r w:rsidRPr="00B85201">
        <w:rPr>
          <w:noProof/>
        </w:rPr>
        <w:t xml:space="preserve">(2008). </w:t>
      </w:r>
      <w:r w:rsidRPr="005831E6">
        <w:rPr>
          <w:i/>
          <w:noProof/>
        </w:rPr>
        <w:t>Intellectual Capital Dan Kinerja Keuangan Perusahaan; Suatu Analisis Dengan Pendekatan Partial Least Squares.</w:t>
      </w:r>
      <w:r w:rsidRPr="00B85201">
        <w:rPr>
          <w:noProof/>
        </w:rPr>
        <w:t xml:space="preserve"> </w:t>
      </w:r>
      <w:r w:rsidRPr="005831E6">
        <w:rPr>
          <w:iCs/>
          <w:noProof/>
        </w:rPr>
        <w:t xml:space="preserve">Jurnal Akuntansi &amp; </w:t>
      </w:r>
      <w:r w:rsidR="00850B46">
        <w:rPr>
          <w:iCs/>
          <w:noProof/>
        </w:rPr>
        <w:t xml:space="preserve">Investas </w:t>
      </w:r>
      <w:r w:rsidRPr="005831E6">
        <w:rPr>
          <w:iCs/>
          <w:noProof/>
        </w:rPr>
        <w:t>9</w:t>
      </w:r>
      <w:r w:rsidRPr="005831E6">
        <w:rPr>
          <w:noProof/>
        </w:rPr>
        <w:t>(2), 1–31.</w:t>
      </w:r>
    </w:p>
    <w:p w14:paraId="51D18F21" w14:textId="77777777" w:rsidR="00850B46" w:rsidRPr="005831E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DAACB62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726FC897" w14:textId="2D28A16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Ulum, I. (2009). </w:t>
      </w:r>
      <w:r w:rsidRPr="00B85201">
        <w:rPr>
          <w:i/>
          <w:iCs/>
          <w:noProof/>
        </w:rPr>
        <w:t>Intellectual Capital Konsep dan Kajian Empiris</w:t>
      </w:r>
      <w:r w:rsidR="00850B46">
        <w:rPr>
          <w:noProof/>
        </w:rPr>
        <w:t xml:space="preserve"> (1st ed.). Graha Ilm</w:t>
      </w:r>
    </w:p>
    <w:p w14:paraId="456F447D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Ulum MD, I. (2008). </w:t>
      </w:r>
      <w:r w:rsidRPr="005831E6">
        <w:rPr>
          <w:i/>
          <w:noProof/>
        </w:rPr>
        <w:t xml:space="preserve">Intellectual Capital Performance Sektor Perbankan di Indonesia. </w:t>
      </w:r>
      <w:r w:rsidRPr="005831E6">
        <w:rPr>
          <w:i/>
          <w:iCs/>
          <w:noProof/>
        </w:rPr>
        <w:t>Jurnal Akuntansi Dan Keuangan</w:t>
      </w:r>
      <w:r w:rsidRPr="005831E6">
        <w:rPr>
          <w:i/>
          <w:noProof/>
        </w:rPr>
        <w:t>,</w:t>
      </w:r>
      <w:r w:rsidRPr="00B85201">
        <w:rPr>
          <w:noProof/>
        </w:rPr>
        <w:t xml:space="preserve"> </w:t>
      </w:r>
      <w:r w:rsidRPr="00B85201">
        <w:rPr>
          <w:i/>
          <w:iCs/>
          <w:noProof/>
        </w:rPr>
        <w:t>10</w:t>
      </w:r>
      <w:r w:rsidRPr="00B85201">
        <w:rPr>
          <w:noProof/>
        </w:rPr>
        <w:t>(2), PP.77-84. https://doi.org/10.1108/14691930310472839</w:t>
      </w:r>
    </w:p>
    <w:p w14:paraId="6F6CB948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58A33E29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9948111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B85201">
        <w:rPr>
          <w:noProof/>
        </w:rPr>
        <w:t xml:space="preserve">Wernerfelt, B. (1984). </w:t>
      </w:r>
      <w:r w:rsidRPr="005831E6">
        <w:rPr>
          <w:i/>
          <w:noProof/>
        </w:rPr>
        <w:t>A Resource based view of the firm.</w:t>
      </w:r>
      <w:r w:rsidRPr="00B85201">
        <w:rPr>
          <w:noProof/>
        </w:rPr>
        <w:t xml:space="preserve"> </w:t>
      </w:r>
      <w:r w:rsidRPr="005831E6">
        <w:rPr>
          <w:iCs/>
          <w:noProof/>
        </w:rPr>
        <w:t>Strategic Management Journal</w:t>
      </w:r>
      <w:r w:rsidRPr="005831E6">
        <w:rPr>
          <w:noProof/>
        </w:rPr>
        <w:t xml:space="preserve">, </w:t>
      </w:r>
      <w:r w:rsidRPr="005831E6">
        <w:rPr>
          <w:iCs/>
          <w:noProof/>
        </w:rPr>
        <w:t>5</w:t>
      </w:r>
      <w:r w:rsidRPr="005831E6">
        <w:rPr>
          <w:noProof/>
        </w:rPr>
        <w:t>(2), 171–180. https://doi.org/10.1002/smj.4250050207</w:t>
      </w:r>
    </w:p>
    <w:p w14:paraId="390CE642" w14:textId="77777777" w:rsidR="00850B46" w:rsidRPr="005831E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128184F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1A394BD8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noProof/>
        </w:rPr>
        <w:t>Widarjo, W. (2011</w:t>
      </w:r>
      <w:r w:rsidRPr="00B85201">
        <w:rPr>
          <w:noProof/>
        </w:rPr>
        <w:t xml:space="preserve">). </w:t>
      </w:r>
      <w:r w:rsidRPr="005831E6">
        <w:rPr>
          <w:i/>
          <w:noProof/>
        </w:rPr>
        <w:t xml:space="preserve">Pengaruh Modal Intelektual dan Pengungkapan Modal Intelektual pada Nilai Perusahaan yang Melakukan Initial Public Offering. </w:t>
      </w:r>
      <w:r w:rsidRPr="005831E6">
        <w:rPr>
          <w:iCs/>
          <w:noProof/>
        </w:rPr>
        <w:t>Jurnal Akuntansi Dan Keuangan Indonesia</w:t>
      </w:r>
      <w:r w:rsidRPr="005831E6">
        <w:rPr>
          <w:noProof/>
        </w:rPr>
        <w:t xml:space="preserve">, </w:t>
      </w:r>
      <w:r w:rsidRPr="005831E6">
        <w:rPr>
          <w:iCs/>
          <w:noProof/>
        </w:rPr>
        <w:t>8</w:t>
      </w:r>
      <w:r w:rsidRPr="005831E6">
        <w:rPr>
          <w:noProof/>
        </w:rPr>
        <w:t>(2), 157–170.</w:t>
      </w:r>
    </w:p>
    <w:p w14:paraId="3EEA496B" w14:textId="77777777" w:rsid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231F5957" w14:textId="77777777" w:rsidR="002178E8" w:rsidRPr="00B85201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</w:p>
    <w:p w14:paraId="04B3171B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noProof/>
        </w:rPr>
        <w:t xml:space="preserve">Wolk </w:t>
      </w:r>
      <w:r w:rsidRPr="00100501">
        <w:rPr>
          <w:i/>
          <w:noProof/>
        </w:rPr>
        <w:t>et al</w:t>
      </w:r>
      <w:r w:rsidRPr="001F5DB3">
        <w:rPr>
          <w:noProof/>
        </w:rPr>
        <w:t>.</w:t>
      </w:r>
      <w:r>
        <w:rPr>
          <w:noProof/>
        </w:rPr>
        <w:t>,</w:t>
      </w:r>
      <w:r w:rsidRPr="001F5DB3">
        <w:rPr>
          <w:noProof/>
        </w:rPr>
        <w:t xml:space="preserve"> (2001). </w:t>
      </w:r>
      <w:r w:rsidRPr="001F5DB3">
        <w:rPr>
          <w:i/>
          <w:iCs/>
          <w:noProof/>
        </w:rPr>
        <w:t>Accounting Theory : A Conceptual And Institutional Approach</w:t>
      </w:r>
      <w:r w:rsidRPr="001F5DB3">
        <w:rPr>
          <w:noProof/>
        </w:rPr>
        <w:t xml:space="preserve"> (5th ed.). United States Of America: South-Western College Publishing.</w:t>
      </w:r>
    </w:p>
    <w:p w14:paraId="3D0F66BD" w14:textId="77777777" w:rsidR="00850B46" w:rsidRPr="001F5DB3" w:rsidRDefault="00850B46" w:rsidP="002178E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</w:p>
    <w:p w14:paraId="658A18A2" w14:textId="77777777" w:rsidR="002178E8" w:rsidRPr="00850B46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</w:pPr>
      <w:r>
        <w:fldChar w:fldCharType="end"/>
      </w:r>
    </w:p>
    <w:p w14:paraId="7DDFF708" w14:textId="77777777" w:rsidR="002178E8" w:rsidRPr="00850B46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</w:pPr>
      <w:r w:rsidRPr="00850B46">
        <w:t>(</w:t>
      </w:r>
      <w:hyperlink r:id="rId7" w:history="1">
        <w:r w:rsidRPr="00850B46">
          <w:rPr>
            <w:rStyle w:val="Hyperlink"/>
            <w:color w:val="auto"/>
          </w:rPr>
          <w:t>https://kbbi.web.id/komitmen</w:t>
        </w:r>
      </w:hyperlink>
      <w:r w:rsidRPr="00850B46">
        <w:t>)</w:t>
      </w:r>
    </w:p>
    <w:p w14:paraId="12E52479" w14:textId="77777777" w:rsidR="00850B46" w:rsidRPr="00850B46" w:rsidRDefault="00850B46" w:rsidP="002178E8">
      <w:pPr>
        <w:widowControl w:val="0"/>
        <w:autoSpaceDE w:val="0"/>
        <w:autoSpaceDN w:val="0"/>
        <w:adjustRightInd w:val="0"/>
        <w:ind w:left="480" w:hanging="480"/>
        <w:jc w:val="both"/>
      </w:pPr>
    </w:p>
    <w:p w14:paraId="1414FB99" w14:textId="77777777" w:rsidR="002178E8" w:rsidRPr="00850B46" w:rsidRDefault="002178E8" w:rsidP="002178E8">
      <w:pPr>
        <w:widowControl w:val="0"/>
        <w:autoSpaceDE w:val="0"/>
        <w:autoSpaceDN w:val="0"/>
        <w:adjustRightInd w:val="0"/>
        <w:ind w:left="480" w:hanging="480"/>
        <w:jc w:val="both"/>
      </w:pPr>
    </w:p>
    <w:p w14:paraId="0404E2A5" w14:textId="77777777" w:rsidR="002178E8" w:rsidRPr="00850B46" w:rsidRDefault="002178E8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  <w:u w:val="single"/>
        </w:rPr>
      </w:pPr>
      <w:r w:rsidRPr="00850B46">
        <w:rPr>
          <w:noProof/>
          <w:u w:val="single"/>
        </w:rPr>
        <w:t>web.idx.id</w:t>
      </w:r>
    </w:p>
    <w:p w14:paraId="7BB4F831" w14:textId="77777777" w:rsidR="00850B46" w:rsidRPr="00850B46" w:rsidRDefault="00850B46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  <w:u w:val="single"/>
        </w:rPr>
      </w:pPr>
    </w:p>
    <w:p w14:paraId="4A77810C" w14:textId="77777777" w:rsidR="002178E8" w:rsidRPr="00850B46" w:rsidRDefault="002178E8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  <w:u w:val="single"/>
        </w:rPr>
      </w:pPr>
    </w:p>
    <w:p w14:paraId="659E9089" w14:textId="77777777" w:rsidR="002178E8" w:rsidRPr="00850B46" w:rsidRDefault="00850B46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rStyle w:val="Hyperlink"/>
          <w:noProof/>
          <w:color w:val="auto"/>
        </w:rPr>
      </w:pPr>
      <w:hyperlink r:id="rId8" w:history="1">
        <w:r w:rsidR="002178E8" w:rsidRPr="00850B46">
          <w:rPr>
            <w:rStyle w:val="Hyperlink"/>
            <w:noProof/>
            <w:color w:val="auto"/>
          </w:rPr>
          <w:t>www.idx.co.id</w:t>
        </w:r>
      </w:hyperlink>
    </w:p>
    <w:p w14:paraId="68A25F84" w14:textId="77777777" w:rsidR="00850B46" w:rsidRPr="00850B46" w:rsidRDefault="00850B46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  <w:u w:val="single"/>
        </w:rPr>
      </w:pPr>
    </w:p>
    <w:p w14:paraId="0F1BB62F" w14:textId="77777777" w:rsidR="002178E8" w:rsidRPr="00850B46" w:rsidRDefault="002178E8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  <w:u w:val="single"/>
        </w:rPr>
      </w:pPr>
      <w:bookmarkStart w:id="1" w:name="_GoBack"/>
      <w:bookmarkEnd w:id="1"/>
    </w:p>
    <w:p w14:paraId="3528D775" w14:textId="77777777" w:rsidR="002178E8" w:rsidRPr="00850B46" w:rsidRDefault="00850B46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rStyle w:val="Hyperlink"/>
          <w:noProof/>
          <w:color w:val="auto"/>
        </w:rPr>
      </w:pPr>
      <w:hyperlink r:id="rId9" w:history="1">
        <w:r w:rsidR="002178E8" w:rsidRPr="00850B46">
          <w:rPr>
            <w:rStyle w:val="Hyperlink"/>
            <w:noProof/>
            <w:color w:val="auto"/>
          </w:rPr>
          <w:t>www.sahamok.com</w:t>
        </w:r>
      </w:hyperlink>
    </w:p>
    <w:p w14:paraId="38374490" w14:textId="77777777" w:rsidR="00850B46" w:rsidRPr="00FE3FC3" w:rsidRDefault="00850B46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  <w:u w:val="single"/>
        </w:rPr>
      </w:pPr>
    </w:p>
    <w:p w14:paraId="7ADE67AF" w14:textId="77777777" w:rsidR="002178E8" w:rsidRDefault="002178E8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  <w:u w:val="single"/>
        </w:rPr>
      </w:pPr>
    </w:p>
    <w:p w14:paraId="413CB004" w14:textId="77777777" w:rsidR="002178E8" w:rsidRPr="003439D1" w:rsidRDefault="002178E8" w:rsidP="002178E8">
      <w:pPr>
        <w:widowControl w:val="0"/>
        <w:autoSpaceDE w:val="0"/>
        <w:autoSpaceDN w:val="0"/>
        <w:adjustRightInd w:val="0"/>
        <w:ind w:left="480" w:hanging="480"/>
        <w:contextualSpacing/>
        <w:jc w:val="both"/>
        <w:rPr>
          <w:noProof/>
          <w:u w:val="single"/>
        </w:rPr>
      </w:pPr>
      <w:r>
        <w:rPr>
          <w:noProof/>
          <w:u w:val="single"/>
        </w:rPr>
        <w:t>(</w:t>
      </w:r>
      <w:r w:rsidRPr="00FE3FC3">
        <w:rPr>
          <w:noProof/>
          <w:u w:val="single"/>
        </w:rPr>
        <w:t>http://riaupos.co/4854-opini-intellectual-capital-solusi-atasi-perlambatan-ekonomi-global.html#.XE7VU88zZN2</w:t>
      </w:r>
      <w:r>
        <w:rPr>
          <w:noProof/>
          <w:u w:val="single"/>
        </w:rPr>
        <w:t>)</w:t>
      </w:r>
    </w:p>
    <w:p w14:paraId="503964A4" w14:textId="77777777" w:rsidR="002178E8" w:rsidRPr="003439D1" w:rsidRDefault="002178E8" w:rsidP="002178E8">
      <w:pPr>
        <w:jc w:val="both"/>
      </w:pPr>
    </w:p>
    <w:p w14:paraId="44D6C397" w14:textId="77777777" w:rsidR="00B303F4" w:rsidRDefault="00B303F4"/>
    <w:sectPr w:rsidR="00B303F4" w:rsidSect="002178E8">
      <w:footerReference w:type="even" r:id="rId10"/>
      <w:footerReference w:type="default" r:id="rId11"/>
      <w:pgSz w:w="11900" w:h="16840"/>
      <w:pgMar w:top="1418" w:right="1418" w:bottom="1418" w:left="1701" w:header="708" w:footer="708" w:gutter="0"/>
      <w:pgNumType w:start="8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7E5C80" w14:textId="77777777" w:rsidR="00AC29C0" w:rsidRDefault="00AC29C0" w:rsidP="002178E8">
      <w:r>
        <w:separator/>
      </w:r>
    </w:p>
  </w:endnote>
  <w:endnote w:type="continuationSeparator" w:id="0">
    <w:p w14:paraId="552E9DDB" w14:textId="77777777" w:rsidR="00AC29C0" w:rsidRDefault="00AC29C0" w:rsidP="002178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charset w:val="80"/>
    <w:family w:val="auto"/>
    <w:pitch w:val="variable"/>
    <w:sig w:usb0="E00002FF" w:usb1="6AC7FDFB" w:usb2="08000012" w:usb3="00000000" w:csb0="0002009F" w:csb1="00000000"/>
  </w:font>
  <w:font w:name="MS Gothic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charset w:val="00"/>
    <w:family w:val="auto"/>
    <w:pitch w:val="variable"/>
    <w:sig w:usb0="A00002EF" w:usb1="4000207B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3E46A27" w14:textId="77777777" w:rsidR="002178E8" w:rsidRDefault="002178E8" w:rsidP="00C826A4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C901F4" w14:textId="77777777" w:rsidR="002178E8" w:rsidRDefault="002178E8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2F58DA1" w14:textId="77777777" w:rsidR="002178E8" w:rsidRDefault="002178E8" w:rsidP="00C826A4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50B46">
      <w:rPr>
        <w:rStyle w:val="PageNumber"/>
        <w:noProof/>
      </w:rPr>
      <w:t>86</w:t>
    </w:r>
    <w:r>
      <w:rPr>
        <w:rStyle w:val="PageNumber"/>
      </w:rPr>
      <w:fldChar w:fldCharType="end"/>
    </w:r>
  </w:p>
  <w:p w14:paraId="01474803" w14:textId="77777777" w:rsidR="002178E8" w:rsidRDefault="002178E8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52E939D" w14:textId="77777777" w:rsidR="00AC29C0" w:rsidRDefault="00AC29C0" w:rsidP="002178E8">
      <w:r>
        <w:separator/>
      </w:r>
    </w:p>
  </w:footnote>
  <w:footnote w:type="continuationSeparator" w:id="0">
    <w:p w14:paraId="73247B6C" w14:textId="77777777" w:rsidR="00AC29C0" w:rsidRDefault="00AC29C0" w:rsidP="002178E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178E8"/>
    <w:rsid w:val="000B0B52"/>
    <w:rsid w:val="002178E8"/>
    <w:rsid w:val="00850B46"/>
    <w:rsid w:val="00AC29C0"/>
    <w:rsid w:val="00B30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1D2781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78E8"/>
    <w:rPr>
      <w:rFonts w:ascii="Times New Roman" w:eastAsia="MS Mincho" w:hAnsi="Times New Roman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78E8"/>
    <w:pPr>
      <w:keepNext/>
      <w:keepLines/>
      <w:spacing w:line="720" w:lineRule="auto"/>
      <w:ind w:left="1134"/>
      <w:jc w:val="center"/>
      <w:outlineLvl w:val="0"/>
    </w:pPr>
    <w:rPr>
      <w:rFonts w:eastAsia="MS Gothic"/>
      <w:b/>
      <w:bCs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78E8"/>
    <w:rPr>
      <w:rFonts w:ascii="Times New Roman" w:eastAsia="MS Gothic" w:hAnsi="Times New Roman" w:cs="Times New Roman"/>
      <w:b/>
      <w:bCs/>
      <w:szCs w:val="28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2178E8"/>
    <w:rPr>
      <w:color w:val="0563C1" w:themeColor="hyperlink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178E8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178E8"/>
    <w:rPr>
      <w:rFonts w:ascii="Times New Roman" w:eastAsia="MS Mincho" w:hAnsi="Times New Roman"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178E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78E8"/>
    <w:rPr>
      <w:rFonts w:ascii="Times New Roman" w:eastAsia="MS Mincho" w:hAnsi="Times New Roman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178E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78E8"/>
    <w:rPr>
      <w:rFonts w:ascii="Times New Roman" w:eastAsia="MS Mincho" w:hAnsi="Times New Roman" w:cs="Times New Roman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2178E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78E8"/>
    <w:rPr>
      <w:rFonts w:ascii="Times New Roman" w:eastAsia="MS Mincho" w:hAnsi="Times New Roman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178E8"/>
    <w:pPr>
      <w:keepNext/>
      <w:keepLines/>
      <w:spacing w:line="720" w:lineRule="auto"/>
      <w:ind w:left="1134"/>
      <w:jc w:val="center"/>
      <w:outlineLvl w:val="0"/>
    </w:pPr>
    <w:rPr>
      <w:rFonts w:eastAsia="MS Gothic"/>
      <w:b/>
      <w:bCs/>
      <w:szCs w:val="28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78E8"/>
    <w:rPr>
      <w:rFonts w:ascii="Times New Roman" w:eastAsia="MS Gothic" w:hAnsi="Times New Roman" w:cs="Times New Roman"/>
      <w:b/>
      <w:bCs/>
      <w:szCs w:val="28"/>
      <w:lang w:val="en-US" w:eastAsia="ja-JP"/>
    </w:rPr>
  </w:style>
  <w:style w:type="character" w:styleId="Hyperlink">
    <w:name w:val="Hyperlink"/>
    <w:basedOn w:val="DefaultParagraphFont"/>
    <w:uiPriority w:val="99"/>
    <w:unhideWhenUsed/>
    <w:rsid w:val="002178E8"/>
    <w:rPr>
      <w:color w:val="0563C1" w:themeColor="hyperlink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178E8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178E8"/>
    <w:rPr>
      <w:rFonts w:ascii="Times New Roman" w:eastAsia="MS Mincho" w:hAnsi="Times New Roman"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178E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78E8"/>
    <w:rPr>
      <w:rFonts w:ascii="Times New Roman" w:eastAsia="MS Mincho" w:hAnsi="Times New Roman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178E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78E8"/>
    <w:rPr>
      <w:rFonts w:ascii="Times New Roman" w:eastAsia="MS Mincho" w:hAnsi="Times New Roman" w:cs="Times New Roman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2178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s://kbbi.web.id/komitmen" TargetMode="External"/><Relationship Id="rId8" Type="http://schemas.openxmlformats.org/officeDocument/2006/relationships/hyperlink" Target="http://www.idx.co.id" TargetMode="External"/><Relationship Id="rId9" Type="http://schemas.openxmlformats.org/officeDocument/2006/relationships/hyperlink" Target="http://www.sahamok.com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308</Words>
  <Characters>7459</Characters>
  <Application>Microsoft Macintosh Word</Application>
  <DocSecurity>0</DocSecurity>
  <Lines>62</Lines>
  <Paragraphs>17</Paragraphs>
  <ScaleCrop>false</ScaleCrop>
  <Company/>
  <LinksUpToDate>false</LinksUpToDate>
  <CharactersWithSpaces>87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cya Franciska</dc:creator>
  <cp:keywords/>
  <dc:description/>
  <cp:lastModifiedBy>winnie</cp:lastModifiedBy>
  <cp:revision>2</cp:revision>
  <dcterms:created xsi:type="dcterms:W3CDTF">2019-05-04T10:15:00Z</dcterms:created>
  <dcterms:modified xsi:type="dcterms:W3CDTF">2019-05-06T14:43:00Z</dcterms:modified>
</cp:coreProperties>
</file>